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77777777" w:rsidR="00791E3F" w:rsidRPr="003317D4" w:rsidRDefault="00791E3F" w:rsidP="00791E3F">
      <w:pPr>
        <w:jc w:val="center"/>
        <w:rPr>
          <w:rFonts w:cs="CMU Bright Roman"/>
          <w:b/>
          <w:bCs/>
          <w:sz w:val="36"/>
          <w:szCs w:val="36"/>
        </w:rPr>
      </w:pPr>
      <w:r w:rsidRPr="003317D4">
        <w:rPr>
          <w:rFonts w:cs="CMU Bright Roman"/>
          <w:b/>
          <w:bCs/>
          <w:sz w:val="36"/>
          <w:szCs w:val="36"/>
        </w:rPr>
        <w:t>Predicting the Direction of Stock Prices: Utilising Bidirectional Encoder Representations from Transformers (BERT) for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9D460F">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D77A91">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3317D4" w:rsidRDefault="00937FEC" w:rsidP="00937FEC">
      <w:pPr>
        <w:spacing w:line="360" w:lineRule="auto"/>
        <w:rPr>
          <w:lang w:val="en-GB"/>
        </w:rPr>
      </w:pPr>
      <w:r w:rsidRPr="003317D4">
        <w:rPr>
          <w:lang w:val="en-GB"/>
        </w:rPr>
        <w:t xml:space="preserve">The paper Attention is all you need (2017) </w:t>
      </w:r>
      <w:r w:rsidRPr="003317D4">
        <w:rPr>
          <w:lang w:val="en-GB"/>
        </w:rPr>
        <w:fldChar w:fldCharType="begin" w:fldLock="1"/>
      </w:r>
      <w:r w:rsidRPr="003317D4">
        <w:rPr>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3317D4">
        <w:rPr>
          <w:lang w:val="en-GB"/>
        </w:rPr>
        <w:fldChar w:fldCharType="separate"/>
      </w:r>
      <w:r w:rsidRPr="003317D4">
        <w:rPr>
          <w:noProof/>
          <w:lang w:val="en-GB"/>
        </w:rPr>
        <w:t>[1]</w:t>
      </w:r>
      <w:r w:rsidRPr="003317D4">
        <w:rPr>
          <w:lang w:val="en-GB"/>
        </w:rPr>
        <w:fldChar w:fldCharType="end"/>
      </w:r>
      <w:r w:rsidRPr="003317D4">
        <w:rPr>
          <w:lang w:val="en-GB"/>
        </w:rPr>
        <w:t xml:space="preserve"> utilised an attention mechanism called the transformer to </w:t>
      </w:r>
      <w:r w:rsidRPr="003317D4">
        <w:t xml:space="preserve">learn contextual relations between words </w:t>
      </w:r>
      <w:r w:rsidRPr="003317D4">
        <w:rPr>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3317D4" w:rsidRDefault="00937FEC" w:rsidP="00937FEC">
      <w:pPr>
        <w:spacing w:line="360" w:lineRule="auto"/>
        <w:rPr>
          <w:lang w:val="en-GB"/>
        </w:rPr>
      </w:pPr>
      <w:r w:rsidRPr="003317D4">
        <w:rPr>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3317D4" w:rsidRDefault="00937FEC" w:rsidP="00937FEC">
      <w:pPr>
        <w:spacing w:line="360" w:lineRule="auto"/>
        <w:rPr>
          <w:lang w:val="en-GB"/>
        </w:rPr>
      </w:pPr>
      <w:r w:rsidRPr="003317D4">
        <w:rPr>
          <w:lang w:val="en-GB"/>
        </w:rPr>
        <w:t xml:space="preserve">The paper processes a tailored dataset comprised of various sources including news headlines, social media and search engines with different flavours of BERT </w:t>
      </w:r>
      <w:r w:rsidRPr="003317D4">
        <w:rPr>
          <w:lang w:val="en-GB"/>
        </w:rPr>
        <w:fldChar w:fldCharType="begin" w:fldLock="1"/>
      </w:r>
      <w:r w:rsidRPr="003317D4">
        <w:rPr>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3317D4">
        <w:rPr>
          <w:lang w:val="en-GB"/>
        </w:rPr>
        <w:fldChar w:fldCharType="separate"/>
      </w:r>
      <w:r w:rsidRPr="003317D4">
        <w:rPr>
          <w:noProof/>
          <w:lang w:val="en-GB"/>
        </w:rPr>
        <w:t>[2], [3]</w:t>
      </w:r>
      <w:r w:rsidRPr="003317D4">
        <w:rPr>
          <w:lang w:val="en-GB"/>
        </w:rPr>
        <w:fldChar w:fldCharType="end"/>
      </w:r>
      <w:r w:rsidRPr="003317D4">
        <w:rPr>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CB6747A" w14:textId="77777777" w:rsidR="00C879E4" w:rsidRDefault="00C879E4" w:rsidP="00937FEC">
      <w:pPr>
        <w:rPr>
          <w:rFonts w:ascii="CMU Bright Roman" w:hAnsi="CMU Bright Roman" w:cs="CMU Bright Roman"/>
          <w:sz w:val="28"/>
          <w:szCs w:val="28"/>
        </w:rPr>
      </w:pPr>
    </w:p>
    <w:p w14:paraId="0D50DBB8" w14:textId="77777777" w:rsidR="00C879E4" w:rsidRDefault="00C879E4" w:rsidP="00937FEC">
      <w:pPr>
        <w:rPr>
          <w:rFonts w:ascii="CMU Bright Roman" w:hAnsi="CMU Bright Roman" w:cs="CMU Bright Roman"/>
          <w:sz w:val="28"/>
          <w:szCs w:val="28"/>
        </w:rPr>
      </w:pPr>
    </w:p>
    <w:p w14:paraId="7F888E1A" w14:textId="77777777" w:rsidR="00C879E4" w:rsidRDefault="00C879E4" w:rsidP="00937FEC">
      <w:pPr>
        <w:rPr>
          <w:rFonts w:ascii="CMU Bright Roman" w:hAnsi="CMU Bright Roman" w:cs="CMU Bright Roman"/>
          <w:sz w:val="28"/>
          <w:szCs w:val="28"/>
        </w:rPr>
      </w:pPr>
    </w:p>
    <w:p w14:paraId="57B61CA7" w14:textId="77777777" w:rsidR="00C879E4" w:rsidRDefault="00C879E4" w:rsidP="00937FEC">
      <w:pPr>
        <w:rPr>
          <w:rFonts w:ascii="CMU Bright Roman" w:hAnsi="CMU Bright Roman" w:cs="CMU Bright Roman"/>
          <w:sz w:val="28"/>
          <w:szCs w:val="28"/>
        </w:rPr>
      </w:pPr>
    </w:p>
    <w:p w14:paraId="4EC466A0"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3C47DF">
      <w:pPr>
        <w:pStyle w:val="Heading1"/>
        <w:jc w:val="center"/>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77777777" w:rsidR="00C879E4" w:rsidRPr="003C47DF"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E079C6">
      <w:pPr>
        <w:pStyle w:val="Heading1"/>
        <w:tabs>
          <w:tab w:val="center" w:pos="4513"/>
        </w:tabs>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D77A91">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3C47DF">
          <w:headerReference w:type="even" r:id="rId14"/>
          <w:headerReference w:type="default" r:id="rId15"/>
          <w:pgSz w:w="11906" w:h="16838"/>
          <w:pgMar w:top="1440" w:right="1440" w:bottom="1134" w:left="1440" w:header="1021" w:footer="709" w:gutter="0"/>
          <w:pgNumType w:start="1" w:chapSep="period"/>
          <w:cols w:space="708"/>
          <w:docGrid w:linePitch="360"/>
        </w:sectPr>
      </w:pPr>
    </w:p>
    <w:p w14:paraId="0901524E" w14:textId="14C2842C" w:rsidR="00D76838" w:rsidRPr="00D77A91" w:rsidRDefault="00D76838" w:rsidP="00D76838">
      <w:pPr>
        <w:pStyle w:val="Heading1"/>
        <w:tabs>
          <w:tab w:val="center" w:pos="4513"/>
        </w:tabs>
      </w:pPr>
      <w:r w:rsidRPr="00D77A91">
        <w:lastRenderedPageBreak/>
        <w:t xml:space="preserve">Chapter </w:t>
      </w:r>
      <w:r>
        <w:t>2</w:t>
      </w:r>
      <w:r w:rsidRPr="00D77A91">
        <w:t xml:space="preserve"> </w:t>
      </w:r>
      <w:r>
        <w:tab/>
      </w:r>
    </w:p>
    <w:p w14:paraId="072E2832" w14:textId="2F63A350" w:rsidR="00D76838" w:rsidRPr="00D76838" w:rsidRDefault="00D76838" w:rsidP="00D76838">
      <w:pPr>
        <w:pStyle w:val="Heading1"/>
      </w:pPr>
      <w:r>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0C138591"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 xml:space="preserve">The stock market is a publicly accessible exchange where buyers and sellers can purchase securities,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FD02B1" w:rsidRPr="005B632D">
        <w:rPr>
          <w:rFonts w:cs="CMU Bright Roman"/>
          <w:sz w:val="28"/>
          <w:szCs w:val="28"/>
          <w:lang w:val="en-GB"/>
        </w:rPr>
        <w:t>sentiment</w:t>
      </w:r>
      <w:r w:rsidR="00FD02B1">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Default="003C47DF" w:rsidP="00791E3F">
      <w:pPr>
        <w:rPr>
          <w:rFonts w:ascii="Palatino" w:hAnsi="Palatino"/>
        </w:rPr>
      </w:pPr>
    </w:p>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1.1   Forces </w:t>
      </w:r>
      <w:r w:rsidR="005B632D">
        <w:rPr>
          <w:rFonts w:ascii="Garamond" w:hAnsi="Garamond" w:cs="Times New Roman"/>
          <w:b/>
          <w:bCs/>
          <w:color w:val="000000" w:themeColor="text1"/>
          <w:sz w:val="32"/>
          <w:szCs w:val="32"/>
        </w:rPr>
        <w:t>That Move Common Stock</w:t>
      </w:r>
    </w:p>
    <w:p w14:paraId="0D8A078D" w14:textId="408D8401" w:rsidR="005B632D" w:rsidRDefault="005B632D" w:rsidP="005B632D"/>
    <w:p w14:paraId="3A5C81F8" w14:textId="633A8BB7" w:rsidR="008F196B" w:rsidRDefault="0020414E" w:rsidP="0036076D">
      <w:pPr>
        <w:spacing w:line="360" w:lineRule="auto"/>
        <w:rPr>
          <w:rFonts w:cs="CMU Bright Roman"/>
          <w:sz w:val="28"/>
          <w:szCs w:val="28"/>
          <w:lang w:val="en-GB"/>
        </w:rPr>
      </w:pPr>
      <w:r>
        <w:rPr>
          <w:rFonts w:cs="CMU Bright Roman"/>
          <w:sz w:val="28"/>
          <w:szCs w:val="28"/>
          <w:lang w:val="en-GB"/>
        </w:rPr>
        <w:t>T</w:t>
      </w:r>
      <w:r w:rsidR="005B632D" w:rsidRPr="0036076D">
        <w:rPr>
          <w:rFonts w:cs="CMU Bright Roman"/>
          <w:sz w:val="28"/>
          <w:szCs w:val="28"/>
          <w:lang w:val="en-GB"/>
        </w:rPr>
        <w:t xml:space="preserve">he price at any given moment is a result of the supply and demand at that point in the market. However, there are 3 main factors that influence the stock price of a company: </w:t>
      </w:r>
      <w:r w:rsidR="005B632D" w:rsidRPr="008F196B">
        <w:rPr>
          <w:rFonts w:ascii="Palatino" w:hAnsi="Palatino" w:cs="CMU Bright Roman"/>
          <w:i/>
          <w:iCs/>
          <w:lang w:val="en-GB"/>
        </w:rPr>
        <w:t>Fundamental Factors</w:t>
      </w:r>
      <w:r w:rsidR="005B632D" w:rsidRPr="008F196B">
        <w:rPr>
          <w:rFonts w:ascii="Palatino" w:hAnsi="Palatino" w:cs="CMU Bright Roman"/>
          <w:lang w:val="en-GB"/>
        </w:rPr>
        <w:t xml:space="preserve">, </w:t>
      </w:r>
      <w:r w:rsidR="005B632D" w:rsidRPr="008F196B">
        <w:rPr>
          <w:rFonts w:ascii="Palatino" w:hAnsi="Palatino" w:cs="CMU Bright Roman"/>
          <w:i/>
          <w:iCs/>
          <w:lang w:val="en-GB"/>
        </w:rPr>
        <w:t>Technical Factors</w:t>
      </w:r>
      <w:r w:rsidR="005B632D" w:rsidRPr="008F196B">
        <w:rPr>
          <w:rFonts w:ascii="Palatino" w:hAnsi="Palatino" w:cs="CMU Bright Roman"/>
          <w:lang w:val="en-GB"/>
        </w:rPr>
        <w:t xml:space="preserve">, and </w:t>
      </w:r>
      <w:r w:rsidR="005B632D" w:rsidRPr="008F196B">
        <w:rPr>
          <w:rFonts w:ascii="Palatino" w:hAnsi="Palatino" w:cs="CMU Bright Roman"/>
          <w:i/>
          <w:iCs/>
          <w:lang w:val="en-GB"/>
        </w:rPr>
        <w:t>Market Sentiment</w:t>
      </w:r>
      <w:r w:rsidR="005B632D"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005B632D" w:rsidRPr="008F196B">
        <w:rPr>
          <w:rFonts w:ascii="Palatino" w:hAnsi="Palatino" w:cs="CMU Bright Roman"/>
          <w:i/>
          <w:iCs/>
          <w:lang w:val="en-GB"/>
        </w:rPr>
        <w:t xml:space="preserve"> </w:t>
      </w:r>
      <w:r w:rsidR="005B632D" w:rsidRPr="008F196B">
        <w:rPr>
          <w:rFonts w:ascii="Palatino" w:hAnsi="Palatino" w:cs="CMU Bright Roman"/>
          <w:i/>
          <w:iCs/>
          <w:lang w:val="en-GB"/>
        </w:rPr>
        <w:lastRenderedPageBreak/>
        <w:t>factors</w:t>
      </w:r>
      <w:r w:rsidR="005B632D" w:rsidRPr="008F196B">
        <w:rPr>
          <w:rFonts w:cs="CMU Bright Roman"/>
          <w:lang w:val="en-GB"/>
        </w:rPr>
        <w:t xml:space="preserve"> </w:t>
      </w:r>
      <w:r w:rsidR="005B632D"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0CAF9A4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723FDA49"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Metric 1</w:t>
      </w:r>
    </w:p>
    <w:p w14:paraId="16A62173" w14:textId="7E5E0739" w:rsidR="0036076D" w:rsidRDefault="0036076D" w:rsidP="0036076D"/>
    <w:p w14:paraId="0182F1B4" w14:textId="01BDA57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 xml:space="preserve">   Metric </w:t>
      </w:r>
      <w:r>
        <w:rPr>
          <w:rFonts w:ascii="Garamond" w:hAnsi="Garamond" w:cs="Times New Roman"/>
          <w:b/>
          <w:bCs/>
          <w:color w:val="000000" w:themeColor="text1"/>
          <w:sz w:val="32"/>
          <w:szCs w:val="32"/>
        </w:rPr>
        <w:t>2</w:t>
      </w:r>
    </w:p>
    <w:p w14:paraId="78481CBA" w14:textId="77777777" w:rsidR="0036076D" w:rsidRPr="0036076D" w:rsidRDefault="0036076D" w:rsidP="0036076D"/>
    <w:p w14:paraId="164EEF91" w14:textId="6D4950BC" w:rsidR="004A3CFC" w:rsidRDefault="004A3CFC" w:rsidP="004A3CFC"/>
    <w:p w14:paraId="486069A5" w14:textId="162ABFDF" w:rsidR="00E62999" w:rsidRDefault="00E62999" w:rsidP="00E6299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Sentiment Analysis</w:t>
      </w:r>
      <w:r w:rsidR="00DE2C30">
        <w:rPr>
          <w:rFonts w:ascii="Garamond" w:hAnsi="Garamond" w:cs="Times New Roman"/>
          <w:b/>
          <w:bCs/>
          <w:color w:val="000000" w:themeColor="text1"/>
          <w:sz w:val="32"/>
          <w:szCs w:val="32"/>
        </w:rPr>
        <w:t xml:space="preserve"> in the Financial Domain</w:t>
      </w:r>
    </w:p>
    <w:p w14:paraId="0D05184B" w14:textId="77777777" w:rsidR="00E62999" w:rsidRPr="0032428C" w:rsidRDefault="00E62999" w:rsidP="00E62999">
      <w:pPr>
        <w:rPr>
          <w:sz w:val="22"/>
          <w:szCs w:val="22"/>
          <w:lang w:val="en-GB"/>
        </w:rPr>
      </w:pPr>
    </w:p>
    <w:p w14:paraId="1781A6B4" w14:textId="09640AD0" w:rsidR="00E62999" w:rsidRDefault="00E62999" w:rsidP="00E62999">
      <w:pPr>
        <w:spacing w:line="360" w:lineRule="auto"/>
        <w:rPr>
          <w:rFonts w:cs="CMU Bright Roman"/>
          <w:sz w:val="28"/>
          <w:szCs w:val="28"/>
          <w:lang w:val="en-GB"/>
        </w:rPr>
      </w:pPr>
      <w:r w:rsidRPr="00E62999">
        <w:rPr>
          <w:rFonts w:cs="CMU Bright Roman"/>
          <w:sz w:val="28"/>
          <w:szCs w:val="28"/>
          <w:lang w:val="en-GB"/>
        </w:rPr>
        <w:t xml:space="preserve">Sentiment analysis is the mining of text to extract subjective information, usually to create meaningful insights. This is commonly achieved through natural language processing techniques and contextual techniques applied to a string of text, where contextual vector representations of words are used to assess the overall sentiment of the text. There are two main challenges with sentiment analysis. The first is correctly mining the intended sentiment from the text and the second is having a representative enough dataset so that the sentiment </w:t>
      </w:r>
      <w:r w:rsidR="00FA1964">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r w:rsidRPr="00E62999">
        <w:rPr>
          <w:rFonts w:cs="CMU Bright Roman"/>
          <w:sz w:val="28"/>
          <w:szCs w:val="28"/>
          <w:lang w:val="en-GB"/>
        </w:rPr>
        <w:t xml:space="preserve">. </w:t>
      </w:r>
    </w:p>
    <w:p w14:paraId="3B71C2AC" w14:textId="1646045F" w:rsidR="00DE2C30" w:rsidRDefault="00DE2C30" w:rsidP="00E62999">
      <w:pPr>
        <w:spacing w:line="360" w:lineRule="auto"/>
        <w:rPr>
          <w:rFonts w:cs="CMU Bright Roman"/>
          <w:sz w:val="28"/>
          <w:szCs w:val="28"/>
          <w:lang w:val="en-GB"/>
        </w:rPr>
      </w:pPr>
    </w:p>
    <w:p w14:paraId="172279B8" w14:textId="77777777" w:rsidR="00DE2C30" w:rsidRPr="00E62999" w:rsidRDefault="00DE2C30" w:rsidP="00E62999">
      <w:pPr>
        <w:spacing w:line="360" w:lineRule="auto"/>
        <w:rPr>
          <w:rFonts w:cs="CMU Bright Roman"/>
          <w:sz w:val="28"/>
          <w:szCs w:val="28"/>
          <w:lang w:val="en-GB"/>
        </w:rPr>
      </w:pPr>
    </w:p>
    <w:p w14:paraId="05003276" w14:textId="2D2ADD52" w:rsidR="002201A4" w:rsidRDefault="002201A4" w:rsidP="002201A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B602B">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Sequence Classification with Pre-Trained Language Models</w:t>
      </w:r>
    </w:p>
    <w:p w14:paraId="30AB2BF1" w14:textId="73D86748" w:rsidR="004A3CFC" w:rsidRPr="004A3CFC" w:rsidRDefault="004A3CFC" w:rsidP="004A3CFC"/>
    <w:p w14:paraId="3AD1A053" w14:textId="17006E6B" w:rsidR="003C47DF" w:rsidRDefault="003C47DF" w:rsidP="00791E3F">
      <w:pPr>
        <w:rPr>
          <w:rFonts w:ascii="Palatino" w:hAnsi="Palatino"/>
        </w:rPr>
      </w:pPr>
    </w:p>
    <w:p w14:paraId="0698AAC8" w14:textId="29DC7F11" w:rsidR="003C47DF" w:rsidRDefault="003C47DF" w:rsidP="00791E3F">
      <w:pPr>
        <w:rPr>
          <w:rFonts w:ascii="Palatino" w:hAnsi="Palatino"/>
        </w:rPr>
      </w:pPr>
    </w:p>
    <w:p w14:paraId="0B0382CD" w14:textId="20BD9ADC" w:rsidR="003C47DF" w:rsidRDefault="003C47DF" w:rsidP="00791E3F">
      <w:pPr>
        <w:rPr>
          <w:rFonts w:ascii="Palatino" w:hAnsi="Palatino"/>
        </w:rPr>
      </w:pPr>
    </w:p>
    <w:p w14:paraId="24EAC017" w14:textId="5CD807D9" w:rsidR="003C47DF" w:rsidRDefault="003C47DF" w:rsidP="00791E3F">
      <w:pPr>
        <w:rPr>
          <w:rFonts w:ascii="Palatino" w:hAnsi="Palatino"/>
        </w:rPr>
      </w:pPr>
    </w:p>
    <w:p w14:paraId="66B1F356" w14:textId="53D10C79" w:rsidR="003C47DF" w:rsidRDefault="003C47DF" w:rsidP="00791E3F">
      <w:pPr>
        <w:rPr>
          <w:rFonts w:ascii="Palatino" w:hAnsi="Palatino"/>
        </w:rPr>
      </w:pPr>
    </w:p>
    <w:p w14:paraId="15D85CD2" w14:textId="286D961E" w:rsidR="003C47DF" w:rsidRDefault="003C47DF" w:rsidP="00791E3F">
      <w:pPr>
        <w:rPr>
          <w:rFonts w:ascii="Palatino" w:hAnsi="Palatino"/>
        </w:rPr>
      </w:pPr>
    </w:p>
    <w:p w14:paraId="0F24CEB9" w14:textId="121B502C" w:rsidR="003C47DF" w:rsidRDefault="003C47DF" w:rsidP="00791E3F">
      <w:pPr>
        <w:rPr>
          <w:rFonts w:ascii="Palatino" w:hAnsi="Palatino"/>
        </w:rPr>
      </w:pPr>
    </w:p>
    <w:p w14:paraId="3CDF6DF8" w14:textId="628A8F98" w:rsidR="003C47DF" w:rsidRDefault="003C47DF" w:rsidP="00791E3F">
      <w:pPr>
        <w:rPr>
          <w:rFonts w:ascii="Palatino" w:hAnsi="Palatino"/>
        </w:rPr>
      </w:pPr>
    </w:p>
    <w:p w14:paraId="78B3A583" w14:textId="1EE196FE" w:rsidR="003C47DF" w:rsidRDefault="003C47DF" w:rsidP="00791E3F">
      <w:pPr>
        <w:rPr>
          <w:rFonts w:ascii="Palatino" w:hAnsi="Palatino"/>
        </w:rPr>
      </w:pPr>
    </w:p>
    <w:p w14:paraId="4F6A4040" w14:textId="3A2FB702" w:rsidR="003C47DF" w:rsidRDefault="003C47DF" w:rsidP="00791E3F">
      <w:pPr>
        <w:rPr>
          <w:rFonts w:ascii="Palatino" w:hAnsi="Palatino"/>
        </w:rPr>
      </w:pPr>
    </w:p>
    <w:p w14:paraId="538CA6CF" w14:textId="55E8404B" w:rsidR="003C47DF" w:rsidRDefault="003C47DF" w:rsidP="00791E3F">
      <w:pPr>
        <w:rPr>
          <w:rFonts w:ascii="Palatino" w:hAnsi="Palatino"/>
        </w:rPr>
      </w:pPr>
    </w:p>
    <w:p w14:paraId="49F76911" w14:textId="338699A0" w:rsidR="003C47DF" w:rsidRDefault="003C47DF" w:rsidP="00791E3F">
      <w:pPr>
        <w:rPr>
          <w:rFonts w:ascii="Palatino" w:hAnsi="Palatino"/>
        </w:rPr>
      </w:pPr>
    </w:p>
    <w:p w14:paraId="4DC070E8" w14:textId="6AB84FB1" w:rsidR="003C47DF" w:rsidRDefault="003C47DF" w:rsidP="00791E3F">
      <w:pPr>
        <w:rPr>
          <w:rFonts w:ascii="Palatino" w:hAnsi="Palatino"/>
        </w:rPr>
      </w:pPr>
    </w:p>
    <w:p w14:paraId="3BD62A38" w14:textId="221E75EB" w:rsidR="003C47DF" w:rsidRDefault="003C47DF" w:rsidP="00791E3F">
      <w:pPr>
        <w:rPr>
          <w:rFonts w:ascii="Palatino" w:hAnsi="Palatino"/>
        </w:rPr>
      </w:pPr>
    </w:p>
    <w:p w14:paraId="059E8E78" w14:textId="2ECC39C2" w:rsidR="003C47DF" w:rsidRDefault="003C47DF" w:rsidP="00791E3F">
      <w:pPr>
        <w:rPr>
          <w:rFonts w:ascii="Palatino" w:hAnsi="Palatino"/>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5D99B029" w:rsidR="003C47DF" w:rsidRDefault="003C47DF"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4A3CFC">
      <w:headerReference w:type="even" r:id="rId16"/>
      <w:headerReference w:type="default" r:id="rId17"/>
      <w:pgSz w:w="11906" w:h="16838"/>
      <w:pgMar w:top="1440" w:right="1440" w:bottom="1134" w:left="1440" w:header="1021" w:footer="709"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AC620" w14:textId="77777777" w:rsidR="003015A1" w:rsidRDefault="003015A1" w:rsidP="00937FEC">
      <w:r>
        <w:separator/>
      </w:r>
    </w:p>
    <w:p w14:paraId="1B3F64F0" w14:textId="77777777" w:rsidR="003015A1" w:rsidRDefault="003015A1"/>
    <w:p w14:paraId="6A0FFE36" w14:textId="77777777" w:rsidR="003015A1" w:rsidRDefault="003015A1" w:rsidP="00C17414"/>
  </w:endnote>
  <w:endnote w:type="continuationSeparator" w:id="0">
    <w:p w14:paraId="2A4FC31E" w14:textId="77777777" w:rsidR="003015A1" w:rsidRDefault="003015A1" w:rsidP="00937FEC">
      <w:r>
        <w:continuationSeparator/>
      </w:r>
    </w:p>
    <w:p w14:paraId="50FD31FD" w14:textId="77777777" w:rsidR="003015A1" w:rsidRDefault="003015A1"/>
    <w:p w14:paraId="1C738A75" w14:textId="77777777" w:rsidR="003015A1" w:rsidRDefault="003015A1"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913D21" w:rsidRDefault="003015A1" w:rsidP="00356F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356F97" w:rsidRDefault="003015A1" w:rsidP="00356F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FEE39A" w14:textId="77777777" w:rsidR="003015A1" w:rsidRDefault="003015A1" w:rsidP="00937FEC">
      <w:r>
        <w:separator/>
      </w:r>
    </w:p>
    <w:p w14:paraId="416E2BC4" w14:textId="77777777" w:rsidR="003015A1" w:rsidRDefault="003015A1"/>
    <w:p w14:paraId="3A91C71C" w14:textId="77777777" w:rsidR="003015A1" w:rsidRDefault="003015A1" w:rsidP="00C17414"/>
  </w:footnote>
  <w:footnote w:type="continuationSeparator" w:id="0">
    <w:p w14:paraId="49529CA5" w14:textId="77777777" w:rsidR="003015A1" w:rsidRDefault="003015A1" w:rsidP="00937FEC">
      <w:r>
        <w:continuationSeparator/>
      </w:r>
    </w:p>
    <w:p w14:paraId="01503FC9" w14:textId="77777777" w:rsidR="003015A1" w:rsidRDefault="003015A1"/>
    <w:p w14:paraId="7EABAD53" w14:textId="77777777" w:rsidR="003015A1" w:rsidRDefault="003015A1" w:rsidP="00C174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06480E" w:rsidRDefault="0006480E"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06480E" w:rsidRPr="0092763C" w:rsidRDefault="00DA79E4"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sidR="0092763C">
          <w:rPr>
            <w:rStyle w:val="PageNumber"/>
          </w:rPr>
          <w:t xml:space="preserve"> </w:t>
        </w:r>
        <w:r w:rsidR="0092763C">
          <w:rPr>
            <w:rStyle w:val="PageNumber"/>
          </w:rPr>
          <w:tab/>
        </w:r>
        <w:r w:rsidR="0092763C">
          <w:rPr>
            <w:rStyle w:val="PageNumber"/>
          </w:rPr>
          <w:tab/>
          <w:t>Chapter 1.  Introduction</w:t>
        </w:r>
      </w:p>
    </w:sdtContent>
  </w:sdt>
  <w:p w14:paraId="6A576DAC" w14:textId="0D8A4CD8" w:rsidR="0006480E" w:rsidRPr="00E079C6" w:rsidRDefault="008E7BDD"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DA79E4">
      <w:rPr>
        <w:color w:val="000000" w:themeColor="text1"/>
      </w:rPr>
      <w:tab/>
    </w:r>
    <w:r w:rsidR="00DA79E4">
      <w:rPr>
        <w:color w:val="000000" w:themeColor="text1"/>
      </w:rPr>
      <w:tab/>
    </w:r>
    <w:r w:rsidR="00DA79E4">
      <w:rPr>
        <w:color w:val="000000" w:themeColor="text1"/>
      </w:rPr>
      <w:tab/>
    </w:r>
    <w:r w:rsidR="00DA79E4">
      <w:rPr>
        <w:color w:val="000000" w:themeColor="text1"/>
      </w:rPr>
      <w:tab/>
    </w:r>
    <w:r w:rsidR="00DA79E4">
      <w:rPr>
        <w:color w:val="000000" w:themeColor="text1"/>
      </w:rPr>
      <w:tab/>
      <w:t xml:space="preserve">        </w:t>
    </w:r>
    <w:r w:rsidR="00C879E4">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92763C" w:rsidRPr="00E079C6" w:rsidRDefault="0092763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E5187F" w:rsidRDefault="00E5187F" w:rsidP="00DA79E4">
    <w:pPr>
      <w:pStyle w:val="Header"/>
      <w:framePr w:wrap="none" w:vAnchor="text" w:hAnchor="margin" w:y="1"/>
      <w:rPr>
        <w:rStyle w:val="PageNumber"/>
      </w:rPr>
    </w:pPr>
    <w:r w:rsidRPr="007D6912">
      <w:rPr>
        <w:rStyle w:val="PageNumber"/>
        <w:sz w:val="28"/>
        <w:szCs w:val="28"/>
      </w:rPr>
      <w:t>Chapter 1.  Introduction</w:t>
    </w:r>
    <w:r>
      <w:rPr>
        <w:rStyle w:val="PageNumber"/>
      </w:rPr>
      <w:t xml:space="preserve"> </w:t>
    </w:r>
    <w:r>
      <w:rPr>
        <w:rStyle w:val="PageNumber"/>
      </w:rPr>
      <w:tab/>
    </w:r>
    <w:r>
      <w:rPr>
        <w:rStyle w:val="PageNumber"/>
      </w:rPr>
      <w:tab/>
    </w:r>
    <w:sdt>
      <w:sdtPr>
        <w:rPr>
          <w:rStyle w:val="PageNumber"/>
        </w:rPr>
        <w:id w:val="-124301621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3EF441BC" w14:textId="77777777" w:rsidR="00E5187F" w:rsidRDefault="003015A1" w:rsidP="0006480E">
    <w:pPr>
      <w:pStyle w:val="Header"/>
      <w:ind w:firstLine="360"/>
    </w:pPr>
    <w:r>
      <w:rPr>
        <w:noProof/>
      </w:rPr>
      <w:pict w14:anchorId="3B8A96EC">
        <v:rect id="_x0000_s2052"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92763C" w:rsidRPr="007D6912" w:rsidRDefault="0092763C"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92763C" w:rsidRDefault="003015A1" w:rsidP="0092763C">
    <w:pPr>
      <w:pStyle w:val="Header"/>
      <w:tabs>
        <w:tab w:val="clear" w:pos="4513"/>
        <w:tab w:val="clear" w:pos="9026"/>
        <w:tab w:val="left" w:pos="2560"/>
      </w:tabs>
      <w:ind w:firstLine="360"/>
      <w:rPr>
        <w:color w:val="000000" w:themeColor="text1"/>
      </w:rPr>
    </w:pPr>
    <w:r>
      <w:rPr>
        <w:noProof/>
      </w:rPr>
      <w:pict w14:anchorId="3FE0D0AF">
        <v:rect id="_x0000_s2051"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92763C" w:rsidRPr="00E079C6" w:rsidRDefault="0092763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BEB07" w14:textId="18E41DD0" w:rsidR="005B632D" w:rsidRDefault="005B632D" w:rsidP="00DA79E4">
    <w:pPr>
      <w:pStyle w:val="Header"/>
      <w:framePr w:wrap="none" w:vAnchor="text" w:hAnchor="margin" w:y="1"/>
      <w:rPr>
        <w:rStyle w:val="PageNumber"/>
      </w:rPr>
    </w:pPr>
    <w:r w:rsidRPr="007D6912">
      <w:rPr>
        <w:rStyle w:val="PageNumber"/>
        <w:sz w:val="28"/>
        <w:szCs w:val="28"/>
      </w:rPr>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r>
      <w:rPr>
        <w:rStyle w:val="PageNumber"/>
      </w:rPr>
      <w:tab/>
    </w:r>
    <w:r>
      <w:rPr>
        <w:rStyle w:val="PageNumber"/>
      </w:rPr>
      <w:tab/>
    </w:r>
    <w:sdt>
      <w:sdtPr>
        <w:rPr>
          <w:rStyle w:val="PageNumber"/>
        </w:rPr>
        <w:id w:val="900252388"/>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32941115" w14:textId="77777777" w:rsidR="005B632D" w:rsidRDefault="003015A1" w:rsidP="0006480E">
    <w:pPr>
      <w:pStyle w:val="Header"/>
      <w:ind w:firstLine="360"/>
    </w:pPr>
    <w:r>
      <w:rPr>
        <w:noProof/>
      </w:rPr>
      <w:pict w14:anchorId="75602C8B">
        <v:rect id="_x0000_s2050" alt="" style="position:absolute;left:0;text-align:left;margin-left:.15pt;margin-top:16.2pt;width:451.3pt;height:.1pt;z-index:251666432;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Content>
      <w:p w14:paraId="7E2313CC" w14:textId="49871E3C" w:rsidR="004A3CFC" w:rsidRPr="007D6912" w:rsidRDefault="004A3CFC"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4A3CFC" w:rsidRDefault="003015A1" w:rsidP="0092763C">
    <w:pPr>
      <w:pStyle w:val="Header"/>
      <w:tabs>
        <w:tab w:val="clear" w:pos="4513"/>
        <w:tab w:val="clear" w:pos="9026"/>
        <w:tab w:val="left" w:pos="2560"/>
      </w:tabs>
      <w:ind w:firstLine="360"/>
      <w:rPr>
        <w:color w:val="000000" w:themeColor="text1"/>
      </w:rPr>
    </w:pPr>
    <w:r>
      <w:rPr>
        <w:noProof/>
      </w:rPr>
      <w:pict w14:anchorId="0E8C2F54">
        <v:rect id="_x0000_s2049"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4A3CFC" w:rsidRPr="00E079C6" w:rsidRDefault="004A3CF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5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6480E"/>
    <w:rsid w:val="0016580C"/>
    <w:rsid w:val="0017015B"/>
    <w:rsid w:val="001B1B91"/>
    <w:rsid w:val="001B602B"/>
    <w:rsid w:val="001B603E"/>
    <w:rsid w:val="001D3ED6"/>
    <w:rsid w:val="0020414E"/>
    <w:rsid w:val="002201A4"/>
    <w:rsid w:val="00263C18"/>
    <w:rsid w:val="002B4A98"/>
    <w:rsid w:val="003015A1"/>
    <w:rsid w:val="003317D4"/>
    <w:rsid w:val="0036076D"/>
    <w:rsid w:val="003B68B0"/>
    <w:rsid w:val="003C47DF"/>
    <w:rsid w:val="004A3CFC"/>
    <w:rsid w:val="004E69FF"/>
    <w:rsid w:val="00532A15"/>
    <w:rsid w:val="005B632D"/>
    <w:rsid w:val="006503FE"/>
    <w:rsid w:val="006E0F7E"/>
    <w:rsid w:val="00791E3F"/>
    <w:rsid w:val="007D6912"/>
    <w:rsid w:val="008B3C48"/>
    <w:rsid w:val="008C5C53"/>
    <w:rsid w:val="008E7BDD"/>
    <w:rsid w:val="008F196B"/>
    <w:rsid w:val="00925E12"/>
    <w:rsid w:val="0092763C"/>
    <w:rsid w:val="00937FEC"/>
    <w:rsid w:val="009656EE"/>
    <w:rsid w:val="009F1093"/>
    <w:rsid w:val="00A02E69"/>
    <w:rsid w:val="00B05CF5"/>
    <w:rsid w:val="00BC79AC"/>
    <w:rsid w:val="00BD58A9"/>
    <w:rsid w:val="00BF29EA"/>
    <w:rsid w:val="00C17414"/>
    <w:rsid w:val="00C41142"/>
    <w:rsid w:val="00C53B50"/>
    <w:rsid w:val="00C800D3"/>
    <w:rsid w:val="00C879E4"/>
    <w:rsid w:val="00C933F7"/>
    <w:rsid w:val="00D76838"/>
    <w:rsid w:val="00D77A91"/>
    <w:rsid w:val="00DA79E4"/>
    <w:rsid w:val="00DE2C30"/>
    <w:rsid w:val="00E079C6"/>
    <w:rsid w:val="00E5187F"/>
    <w:rsid w:val="00E62999"/>
    <w:rsid w:val="00EB10C3"/>
    <w:rsid w:val="00F17389"/>
    <w:rsid w:val="00F42C52"/>
    <w:rsid w:val="00F83632"/>
    <w:rsid w:val="00FA1964"/>
    <w:rsid w:val="00FD02B1"/>
    <w:rsid w:val="00FE2E3E"/>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D77A91"/>
    <w:pPr>
      <w:keepNext/>
      <w:keepLine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semiHidden/>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D77A91"/>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semiHidden/>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0</Pages>
  <Words>2933</Words>
  <Characters>1672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17</cp:revision>
  <cp:lastPrinted>2021-04-13T03:25:00Z</cp:lastPrinted>
  <dcterms:created xsi:type="dcterms:W3CDTF">2021-04-13T03:25:00Z</dcterms:created>
  <dcterms:modified xsi:type="dcterms:W3CDTF">2021-04-14T06:52:00Z</dcterms:modified>
</cp:coreProperties>
</file>